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D4A58" w:rsidRDefault="00ED4A58" w:rsidP="00ED4A5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UGAS KAPITA SELEKTA</w:t>
      </w:r>
    </w:p>
    <w:p w:rsidR="00ED4A58" w:rsidRDefault="00ED4A58" w:rsidP="00ED4A58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ED4A58" w:rsidRDefault="00ED4A58" w:rsidP="00ED4A58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M Riduan Fabio</w:t>
      </w:r>
    </w:p>
    <w:p w:rsidR="00ED4A58" w:rsidRDefault="00ED4A58" w:rsidP="00ED4A5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09121001066</w:t>
      </w:r>
    </w:p>
    <w:p w:rsidR="00ED4A58" w:rsidRDefault="00ED4A58" w:rsidP="00ED4A58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op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="00FD4D53">
        <w:rPr>
          <w:rFonts w:ascii="Times New Roman" w:hAnsi="Times New Roman" w:cs="Times New Roman"/>
          <w:sz w:val="24"/>
          <w:szCs w:val="24"/>
        </w:rPr>
        <w:t>Parking</w:t>
      </w:r>
    </w:p>
    <w:p w:rsidR="00E5238D" w:rsidRDefault="00E5238D" w:rsidP="00ED4A58">
      <w:pPr>
        <w:rPr>
          <w:rFonts w:ascii="Times New Roman" w:hAnsi="Times New Roman" w:cs="Times New Roman"/>
          <w:sz w:val="24"/>
          <w:szCs w:val="24"/>
        </w:rPr>
      </w:pPr>
    </w:p>
    <w:p w:rsidR="00EB3B57" w:rsidRDefault="00C07010" w:rsidP="003F177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i-h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-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-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D4D53" w:rsidRPr="00FD4D53">
        <w:rPr>
          <w:rFonts w:ascii="Times New Roman" w:hAnsi="Times New Roman" w:cs="Times New Roman"/>
          <w:i/>
          <w:sz w:val="24"/>
          <w:szCs w:val="24"/>
        </w:rPr>
        <w:t>smart parking</w:t>
      </w:r>
      <w:r w:rsidR="00F86F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2CE8"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par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parkir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slot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parkir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kosong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parki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6256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56A7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="006256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56A7">
        <w:rPr>
          <w:rFonts w:ascii="Times New Roman" w:hAnsi="Times New Roman" w:cs="Times New Roman"/>
          <w:sz w:val="24"/>
          <w:szCs w:val="24"/>
        </w:rPr>
        <w:t>kerjanya</w:t>
      </w:r>
      <w:proofErr w:type="spellEnd"/>
      <w:r w:rsidR="006256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56A7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="006256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56A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sensor yang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area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parkir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sinyal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infrared </w:t>
      </w:r>
      <w:proofErr w:type="spellStart"/>
      <w:proofErr w:type="gramStart"/>
      <w:r w:rsidR="00FD4D53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sinyal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pemberitahuan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2CE8"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 w:rsidR="006256A7">
        <w:rPr>
          <w:rFonts w:ascii="Times New Roman" w:hAnsi="Times New Roman" w:cs="Times New Roman"/>
          <w:sz w:val="24"/>
          <w:szCs w:val="24"/>
        </w:rPr>
        <w:t>.</w:t>
      </w:r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D4D53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2CE8"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FD4D53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FD4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="001442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2CE8"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 w:rsidR="001442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42B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1442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42B0">
        <w:rPr>
          <w:rFonts w:ascii="Times New Roman" w:hAnsi="Times New Roman" w:cs="Times New Roman"/>
          <w:sz w:val="24"/>
          <w:szCs w:val="24"/>
        </w:rPr>
        <w:t>menekan</w:t>
      </w:r>
      <w:proofErr w:type="spellEnd"/>
      <w:r w:rsidR="001442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42B0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="001442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42B0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1442B0">
        <w:rPr>
          <w:rFonts w:ascii="Times New Roman" w:hAnsi="Times New Roman" w:cs="Times New Roman"/>
          <w:sz w:val="24"/>
          <w:szCs w:val="24"/>
        </w:rPr>
        <w:t xml:space="preserve"> portal, </w:t>
      </w:r>
      <w:proofErr w:type="spellStart"/>
      <w:r w:rsidR="001442B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portal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2CE8"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parkir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>.</w:t>
      </w:r>
    </w:p>
    <w:p w:rsidR="00EB3B57" w:rsidRDefault="006256A7" w:rsidP="00EB3B57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</w:t>
      </w:r>
      <w:r w:rsidR="00EB3B57">
        <w:rPr>
          <w:rFonts w:ascii="Times New Roman" w:hAnsi="Times New Roman" w:cs="Times New Roman"/>
          <w:sz w:val="24"/>
          <w:szCs w:val="24"/>
        </w:rPr>
        <w:t>alah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2CE8"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memaksa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parkir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B3B57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B3B57">
        <w:rPr>
          <w:rFonts w:ascii="Times New Roman" w:hAnsi="Times New Roman" w:cs="Times New Roman"/>
          <w:sz w:val="24"/>
          <w:szCs w:val="24"/>
        </w:rPr>
        <w:t xml:space="preserve"> </w:t>
      </w:r>
      <w:r w:rsidR="001442B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082CE8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BN" : "9781509000449", "author" : [ { "dropping-particle" : "", "family" : "Khanna", "given" : "Abhirup", "non-dropping-particle" : "", "parse-names" : false, "suffix" : "" } ], "id" : "ITEM-1", "issued" : { "date-parts" : [ [ "2016" ] ] }, "page" : "266-270", "title" : "IoT based Smart Parking System", "type" : "article-journal" }, "uris" : [ "http://www.mendeley.com/documents/?uuid=34f082c3-9870-45bd-b300-c25de40532c3" ] } ], "mendeley" : { "formattedCitation" : "(Khanna, 2016)", "plainTextFormattedCitation" : "(Khanna, 2016)", "previouslyFormattedCitation" : "(Khanna, 2016)" }, "properties" : { "noteIndex" : 0 }, "schema" : "https://github.com/citation-style-language/schema/raw/master/csl-citation.json" }</w:instrText>
      </w:r>
      <w:r w:rsidR="001442B0">
        <w:rPr>
          <w:rFonts w:ascii="Times New Roman" w:hAnsi="Times New Roman" w:cs="Times New Roman"/>
          <w:sz w:val="24"/>
          <w:szCs w:val="24"/>
        </w:rPr>
        <w:fldChar w:fldCharType="separate"/>
      </w:r>
      <w:r w:rsidR="001442B0" w:rsidRPr="001442B0">
        <w:rPr>
          <w:rFonts w:ascii="Times New Roman" w:hAnsi="Times New Roman" w:cs="Times New Roman"/>
          <w:noProof/>
          <w:sz w:val="24"/>
          <w:szCs w:val="24"/>
        </w:rPr>
        <w:t>(Khanna, 2016)</w:t>
      </w:r>
      <w:r w:rsidR="001442B0">
        <w:rPr>
          <w:rFonts w:ascii="Times New Roman" w:hAnsi="Times New Roman" w:cs="Times New Roman"/>
          <w:sz w:val="24"/>
          <w:szCs w:val="24"/>
        </w:rPr>
        <w:fldChar w:fldCharType="end"/>
      </w:r>
      <w:r w:rsidR="003F79E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pembaharuan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3F79E2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proofErr w:type="gram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79E2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3F79E2">
        <w:rPr>
          <w:rFonts w:ascii="Times New Roman" w:hAnsi="Times New Roman" w:cs="Times New Roman"/>
          <w:sz w:val="24"/>
          <w:szCs w:val="24"/>
        </w:rPr>
        <w:t xml:space="preserve"> booking a parking. </w:t>
      </w:r>
    </w:p>
    <w:p w:rsidR="00A41790" w:rsidRDefault="003F79E2" w:rsidP="00EB3B57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2CE8"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ook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ortal.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os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2CE8"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 w:rsidR="00082C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klik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slot yang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slot di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klik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2CE8"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E55809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diharuskan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berapa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dia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parkir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E55809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dihadapkan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kepastian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konfirm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parkir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portal </w:t>
      </w:r>
      <w:proofErr w:type="spellStart"/>
      <w:proofErr w:type="gramStart"/>
      <w:r w:rsidR="00E55809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pengendara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E55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809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chip yang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terpasang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masing-masing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sensor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Raspberry pi,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A41790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A417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dikirim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cloud,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berapa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slot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parkir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41790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="00A41790">
        <w:rPr>
          <w:rFonts w:ascii="Times New Roman" w:hAnsi="Times New Roman" w:cs="Times New Roman"/>
          <w:sz w:val="24"/>
          <w:szCs w:val="24"/>
        </w:rPr>
        <w:t>.</w:t>
      </w:r>
    </w:p>
    <w:p w:rsidR="00082CE8" w:rsidRDefault="00082CE8" w:rsidP="00EB3B57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k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rea </w:t>
      </w:r>
      <w:proofErr w:type="spellStart"/>
      <w:r>
        <w:rPr>
          <w:rFonts w:ascii="Times New Roman" w:hAnsi="Times New Roman" w:cs="Times New Roman"/>
          <w:sz w:val="24"/>
          <w:szCs w:val="24"/>
        </w:rPr>
        <w:t>par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ortal </w:t>
      </w:r>
      <w:proofErr w:type="spellStart"/>
      <w:r>
        <w:rPr>
          <w:rFonts w:ascii="Times New Roman" w:hAnsi="Times New Roman" w:cs="Times New Roman"/>
          <w:sz w:val="24"/>
          <w:szCs w:val="24"/>
        </w:rPr>
        <w:t>par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82CE8" w:rsidRDefault="00082CE8" w:rsidP="00082CE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82CE8" w:rsidRDefault="00082CE8" w:rsidP="00082CE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82CE8" w:rsidRPr="00082CE8" w:rsidRDefault="00082CE8" w:rsidP="00082CE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82CE8">
        <w:rPr>
          <w:rFonts w:ascii="Times New Roman" w:hAnsi="Times New Roman" w:cs="Times New Roman"/>
          <w:noProof/>
          <w:sz w:val="24"/>
          <w:szCs w:val="24"/>
        </w:rPr>
        <w:t>Khanna, A. (2016). IoT based Smart Parking System, 266–270.</w:t>
      </w:r>
    </w:p>
    <w:p w:rsidR="00082CE8" w:rsidRPr="00ED4A58" w:rsidRDefault="00082CE8" w:rsidP="00082CE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082CE8" w:rsidRPr="00ED4A5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4A58"/>
    <w:rsid w:val="00082CE8"/>
    <w:rsid w:val="001442B0"/>
    <w:rsid w:val="00297D56"/>
    <w:rsid w:val="003F177E"/>
    <w:rsid w:val="003F79E2"/>
    <w:rsid w:val="006256A7"/>
    <w:rsid w:val="00663A6A"/>
    <w:rsid w:val="006D11B1"/>
    <w:rsid w:val="00A41790"/>
    <w:rsid w:val="00BD2AFA"/>
    <w:rsid w:val="00C07010"/>
    <w:rsid w:val="00D02427"/>
    <w:rsid w:val="00E5238D"/>
    <w:rsid w:val="00E55809"/>
    <w:rsid w:val="00EB3B57"/>
    <w:rsid w:val="00ED4A58"/>
    <w:rsid w:val="00F86F4D"/>
    <w:rsid w:val="00FD4D53"/>
    <w:rsid w:val="00FE45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E00D85F-BA18-4DB1-B293-3A7B20488D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9C287A-32BB-4995-B4D1-E05E463F84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7</TotalTime>
  <Pages>2</Pages>
  <Words>432</Words>
  <Characters>2469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dmin</Company>
  <LinksUpToDate>false</LinksUpToDate>
  <CharactersWithSpaces>28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duan fabio</dc:creator>
  <cp:keywords/>
  <dc:description/>
  <cp:lastModifiedBy>riduan fabio</cp:lastModifiedBy>
  <cp:revision>1</cp:revision>
  <dcterms:created xsi:type="dcterms:W3CDTF">2016-11-01T02:17:00Z</dcterms:created>
  <dcterms:modified xsi:type="dcterms:W3CDTF">2016-11-01T11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4e30dda-d275-37d0-a2b3-ac03eb0c6ef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